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80619" w:rsidRPr="00E550F1" w:rsidRDefault="00280619" w:rsidP="00280619">
      <w:pPr>
        <w:pStyle w:val="a3"/>
        <w:ind w:left="360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/>
          <w:b/>
          <w:bCs/>
          <w:sz w:val="32"/>
          <w:szCs w:val="32"/>
        </w:rPr>
        <w:t>200</w:t>
      </w:r>
      <w:r w:rsidRPr="00E550F1">
        <w:rPr>
          <w:rFonts w:asciiTheme="majorBidi" w:hAnsiTheme="majorBidi" w:cstheme="majorBidi"/>
          <w:b/>
          <w:bCs/>
          <w:sz w:val="32"/>
          <w:szCs w:val="32"/>
          <w:cs/>
        </w:rPr>
        <w:t xml:space="preserve"> จาน อาหารต้านมะเร็ง</w:t>
      </w:r>
      <w:r w:rsidRPr="00E550F1">
        <w:rPr>
          <w:rFonts w:asciiTheme="majorBidi" w:hAnsiTheme="majorBidi" w:cstheme="majorBidi"/>
          <w:b/>
          <w:bCs/>
          <w:sz w:val="32"/>
          <w:szCs w:val="32"/>
        </w:rPr>
        <w:t>-</w:t>
      </w: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อาหารประเภทเครื่องดื่ม</w:t>
      </w:r>
    </w:p>
    <w:p w:rsidR="00280619" w:rsidRDefault="00280619" w:rsidP="00280619">
      <w:pPr>
        <w:rPr>
          <w:rFonts w:asciiTheme="majorBidi" w:hAnsiTheme="majorBidi" w:cstheme="majorBidi"/>
          <w:sz w:val="32"/>
          <w:szCs w:val="32"/>
        </w:rPr>
      </w:pPr>
    </w:p>
    <w:p w:rsidR="00DB44E8" w:rsidRPr="00DB44E8" w:rsidRDefault="00DB44E8" w:rsidP="00DB44E8">
      <w:pPr>
        <w:pStyle w:val="a3"/>
        <w:ind w:left="360"/>
        <w:rPr>
          <w:rFonts w:asciiTheme="majorBidi" w:hAnsiTheme="majorBidi" w:cstheme="majorBidi"/>
          <w:sz w:val="32"/>
          <w:szCs w:val="32"/>
        </w:rPr>
      </w:pPr>
    </w:p>
    <w:p w:rsidR="00DB44E8" w:rsidRPr="00E550F1" w:rsidRDefault="00DB44E8" w:rsidP="00DB44E8">
      <w:pPr>
        <w:pStyle w:val="a3"/>
        <w:numPr>
          <w:ilvl w:val="0"/>
          <w:numId w:val="3"/>
        </w:numPr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มะม่วงดิบ</w:t>
      </w:r>
    </w:p>
    <w:p w:rsidR="00DB44E8" w:rsidRPr="00E550F1" w:rsidRDefault="00DB44E8" w:rsidP="00DB44E8">
      <w:pPr>
        <w:rPr>
          <w:rFonts w:asciiTheme="majorBidi" w:hAnsiTheme="majorBidi" w:cstheme="majorBidi"/>
          <w:b/>
          <w:bCs/>
          <w:sz w:val="32"/>
          <w:szCs w:val="32"/>
          <w:cs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B44E8" w:rsidRDefault="00DB44E8" w:rsidP="00DB44E8">
      <w:pPr>
        <w:pStyle w:val="a3"/>
        <w:numPr>
          <w:ilvl w:val="0"/>
          <w:numId w:val="4"/>
        </w:numPr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ม่วงทวายหรือมะม่วงเปรี้ย</w:t>
      </w:r>
      <w:r w:rsidRPr="00DB44E8">
        <w:rPr>
          <w:rFonts w:asciiTheme="majorBidi" w:hAnsiTheme="majorBidi" w:cstheme="majorBidi" w:hint="cs"/>
          <w:sz w:val="32"/>
          <w:szCs w:val="32"/>
          <w:cs/>
        </w:rPr>
        <w:t>วดิบแก่จั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DB44E8" w:rsidRDefault="00DB44E8" w:rsidP="00DB44E8">
      <w:pPr>
        <w:pStyle w:val="a3"/>
        <w:numPr>
          <w:ilvl w:val="0"/>
          <w:numId w:val="4"/>
        </w:numPr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ชื่อมหรือน้ำอ้อยคั้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DB44E8" w:rsidRDefault="002C3759" w:rsidP="00DB44E8">
      <w:pPr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รักษาเหงือก ทำให้ผิวสวย ป้องกันโรคปากนกกระจอก ตาไม่สู้แสง บำรุงโลหิต ป้องกันต้อกระจก ทำให้อายุยืน</w:t>
      </w:r>
    </w:p>
    <w:p w:rsidR="002C3759" w:rsidRPr="00E550F1" w:rsidRDefault="002C3759" w:rsidP="00DB44E8">
      <w:pPr>
        <w:rPr>
          <w:rFonts w:asciiTheme="majorBidi" w:hAnsiTheme="majorBidi" w:cstheme="majorBidi"/>
          <w:b/>
          <w:bCs/>
          <w:sz w:val="32"/>
          <w:szCs w:val="32"/>
        </w:rPr>
      </w:pPr>
    </w:p>
    <w:p w:rsidR="00320683" w:rsidRPr="00E550F1" w:rsidRDefault="00320683" w:rsidP="00320683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แตงใส หรือ อย่างข้น</w:t>
      </w:r>
    </w:p>
    <w:p w:rsidR="00320683" w:rsidRPr="00E550F1" w:rsidRDefault="00320683" w:rsidP="00320683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20683" w:rsidRDefault="00320683" w:rsidP="00320683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ตงโมปลอกเปลือกแล้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  <w:r w:rsidR="002C3759"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Pr="002C3759">
        <w:rPr>
          <w:rFonts w:asciiTheme="majorBidi" w:hAnsiTheme="majorBidi" w:cstheme="majorBidi" w:hint="cs"/>
          <w:sz w:val="32"/>
          <w:szCs w:val="32"/>
          <w:cs/>
        </w:rPr>
        <w:t>ถ้าต้องการให้ใสใช้ผ้าขาวบางกรองอีกครั้ง</w:t>
      </w:r>
    </w:p>
    <w:p w:rsidR="002C3759" w:rsidRPr="002C3759" w:rsidRDefault="002C3759" w:rsidP="002C3759">
      <w:pPr>
        <w:spacing w:after="0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ตงโมมีฤทธิ์ขับปัสสาวะ ช่วยการทำงานของไตให้ดีขึ้นเหมาะสำหรับผู้ป่วยบวมน้ำ</w:t>
      </w:r>
    </w:p>
    <w:p w:rsidR="00320683" w:rsidRDefault="00320683" w:rsidP="0032068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20683" w:rsidRDefault="00320683" w:rsidP="00320683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แตงไทย</w:t>
      </w:r>
    </w:p>
    <w:p w:rsidR="00E550F1" w:rsidRPr="00E550F1" w:rsidRDefault="00E550F1" w:rsidP="00E550F1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20683" w:rsidRDefault="00320683" w:rsidP="00320683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แตง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320683" w:rsidRDefault="00320683" w:rsidP="00320683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้ม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 xml:space="preserve">½ 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ตวง</w:t>
      </w:r>
    </w:p>
    <w:p w:rsidR="00320683" w:rsidRDefault="00320683" w:rsidP="00320683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อ้อย</w:t>
      </w:r>
    </w:p>
    <w:p w:rsidR="00320683" w:rsidRDefault="002C3759" w:rsidP="00320683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</w:t>
      </w:r>
      <w:r w:rsidR="00E550F1">
        <w:rPr>
          <w:rFonts w:asciiTheme="majorBidi" w:hAnsiTheme="majorBidi" w:cstheme="majorBidi" w:hint="cs"/>
          <w:sz w:val="32"/>
          <w:szCs w:val="32"/>
          <w:cs/>
        </w:rPr>
        <w:t>เหตุ</w:t>
      </w:r>
      <w:r w:rsidR="00E550F1">
        <w:rPr>
          <w:rFonts w:asciiTheme="majorBidi" w:hAnsiTheme="majorBidi" w:cstheme="majorBidi" w:hint="cs"/>
          <w:sz w:val="32"/>
          <w:szCs w:val="32"/>
          <w:cs/>
        </w:rPr>
        <w:tab/>
        <w:t>โบราณใช้แตงไทยแก้เลือดกำเดา</w:t>
      </w:r>
    </w:p>
    <w:p w:rsidR="00E550F1" w:rsidRDefault="00E550F1" w:rsidP="0032068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550F1" w:rsidRDefault="00E550F1" w:rsidP="0032068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550F1" w:rsidRDefault="00E550F1" w:rsidP="0032068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20683" w:rsidRPr="00E550F1" w:rsidRDefault="00320683" w:rsidP="00320683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พุทราไทย</w:t>
      </w:r>
    </w:p>
    <w:p w:rsidR="001A6120" w:rsidRPr="00E550F1" w:rsidRDefault="001A6120" w:rsidP="001A6120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20683" w:rsidRDefault="00320683" w:rsidP="00320683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ุทราไทยสุกง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จำนวนเท่าที่ต้องการ</w:t>
      </w:r>
    </w:p>
    <w:p w:rsidR="00E550F1" w:rsidRPr="00E550F1" w:rsidRDefault="00E550F1" w:rsidP="00E550F1">
      <w:pPr>
        <w:spacing w:after="0"/>
        <w:rPr>
          <w:rFonts w:asciiTheme="majorBidi" w:hAnsiTheme="majorBidi" w:cstheme="majorBidi" w:hint="cs"/>
          <w:sz w:val="32"/>
          <w:szCs w:val="32"/>
          <w:cs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ช้เป็นยาระงับประสาทอ่อนๆ</w:t>
      </w:r>
      <w:bookmarkStart w:id="0" w:name="_GoBack"/>
      <w:bookmarkEnd w:id="0"/>
    </w:p>
    <w:p w:rsidR="00320683" w:rsidRPr="00E550F1" w:rsidRDefault="00320683" w:rsidP="00320683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</w:p>
    <w:p w:rsidR="00280619" w:rsidRPr="00E550F1" w:rsidRDefault="001A6120" w:rsidP="001A6120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กะหล่ำปลี</w:t>
      </w:r>
    </w:p>
    <w:p w:rsidR="001A6120" w:rsidRPr="00E550F1" w:rsidRDefault="001A6120" w:rsidP="001A6120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1A6120" w:rsidRDefault="001A6120" w:rsidP="001A6120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หล่ำปลีหั่นหยาบ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1A6120" w:rsidRDefault="001A6120" w:rsidP="001A6120">
      <w:pPr>
        <w:pStyle w:val="a3"/>
        <w:numPr>
          <w:ilvl w:val="0"/>
          <w:numId w:val="1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ุกหรือน้ำอ้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2C3759" w:rsidRPr="002C3759" w:rsidRDefault="002C3759" w:rsidP="002C3759">
      <w:pPr>
        <w:spacing w:after="0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ะหล่ำปลีเหมาะสำหรับรักษาท้อง ป้องกันโรคกระเพาะอาหาร</w:t>
      </w:r>
    </w:p>
    <w:p w:rsidR="001A6120" w:rsidRPr="00E550F1" w:rsidRDefault="001A6120" w:rsidP="001A6120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</w:p>
    <w:p w:rsidR="001A6120" w:rsidRPr="00E550F1" w:rsidRDefault="001A6120" w:rsidP="001A6120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ขึ้นฉ่าย</w:t>
      </w:r>
    </w:p>
    <w:p w:rsidR="001A6120" w:rsidRPr="00E550F1" w:rsidRDefault="001A6120" w:rsidP="001A6120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1A6120" w:rsidRDefault="001A6120" w:rsidP="001A6120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ขึ้นฉ่ายพร้อมก้านหั่นท่อนยาว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1A6120" w:rsidRDefault="001A6120" w:rsidP="001A6120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ุกหรือน้ำอ้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ตวง</w:t>
      </w:r>
    </w:p>
    <w:p w:rsidR="001A6120" w:rsidRDefault="001A6120" w:rsidP="001A6120">
      <w:pPr>
        <w:pStyle w:val="a3"/>
        <w:numPr>
          <w:ilvl w:val="0"/>
          <w:numId w:val="1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2C3759" w:rsidRPr="002C3759" w:rsidRDefault="002C3759" w:rsidP="002C3759">
      <w:pPr>
        <w:spacing w:after="0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ึ้นฉ่ายสามารถลดความดันโลหิต เหมาะสำหรับผู้สูงอายุ ผู้เคร่งเครียดกับงาน</w:t>
      </w:r>
    </w:p>
    <w:p w:rsidR="001A6120" w:rsidRDefault="001A6120" w:rsidP="001A6120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1A6120" w:rsidRPr="00E550F1" w:rsidRDefault="001A6120" w:rsidP="001A6120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มะระจีน</w:t>
      </w:r>
    </w:p>
    <w:p w:rsidR="001A6120" w:rsidRPr="00E550F1" w:rsidRDefault="001A6120" w:rsidP="001A6120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1A6120" w:rsidRDefault="001A6120" w:rsidP="001A6120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ะจีนลูกขาวๆ เอาเมล็ดอ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</w:t>
      </w:r>
    </w:p>
    <w:p w:rsidR="001A6120" w:rsidRDefault="001A6120" w:rsidP="001A6120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อ้อยหรือน้ำ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1A6120" w:rsidRDefault="001A6120" w:rsidP="001A6120">
      <w:pPr>
        <w:pStyle w:val="a3"/>
        <w:numPr>
          <w:ilvl w:val="0"/>
          <w:numId w:val="1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2C3759" w:rsidRPr="002C3759" w:rsidRDefault="002C3759" w:rsidP="002C3759">
      <w:pPr>
        <w:spacing w:after="0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มะระจีน แก้ร้อนใน ดับอาการกระหายน้ำ เหมาะสำหรับผู้ที่กำลังฉายแสงหรือเคมีบำบัด</w:t>
      </w:r>
    </w:p>
    <w:p w:rsidR="001A6120" w:rsidRDefault="001A6120" w:rsidP="001A612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E550F1" w:rsidRDefault="00E550F1" w:rsidP="001A6120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E550F1" w:rsidRDefault="00E550F1" w:rsidP="001A6120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1A6120" w:rsidRPr="00E550F1" w:rsidRDefault="00E550F1" w:rsidP="001A6120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แค</w:t>
      </w:r>
      <w:proofErr w:type="spellStart"/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รอท</w:t>
      </w:r>
      <w:proofErr w:type="spellEnd"/>
      <w:r w:rsidR="001A6120"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ผักกาดหอม</w:t>
      </w:r>
    </w:p>
    <w:p w:rsidR="001A6120" w:rsidRPr="00E550F1" w:rsidRDefault="001A6120" w:rsidP="001A6120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1A6120" w:rsidRDefault="001A6120" w:rsidP="001A6120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าดหอมล้าง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1A6120" w:rsidRDefault="002C3759" w:rsidP="001A6120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ค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รอต</w:t>
      </w:r>
      <w:proofErr w:type="spellEnd"/>
      <w:r w:rsidR="001A6120">
        <w:rPr>
          <w:rFonts w:asciiTheme="majorBidi" w:hAnsiTheme="majorBidi" w:cstheme="majorBidi" w:hint="cs"/>
          <w:sz w:val="32"/>
          <w:szCs w:val="32"/>
          <w:cs/>
        </w:rPr>
        <w:tab/>
      </w:r>
      <w:r w:rsidR="001A6120">
        <w:rPr>
          <w:rFonts w:asciiTheme="majorBidi" w:hAnsiTheme="majorBidi" w:cstheme="majorBidi" w:hint="cs"/>
          <w:sz w:val="32"/>
          <w:szCs w:val="32"/>
          <w:cs/>
        </w:rPr>
        <w:tab/>
      </w:r>
      <w:r w:rsidR="001A6120">
        <w:rPr>
          <w:rFonts w:asciiTheme="majorBidi" w:hAnsiTheme="majorBidi" w:cstheme="majorBidi" w:hint="cs"/>
          <w:sz w:val="32"/>
          <w:szCs w:val="32"/>
          <w:cs/>
        </w:rPr>
        <w:tab/>
      </w:r>
      <w:r w:rsidR="001A6120">
        <w:rPr>
          <w:rFonts w:asciiTheme="majorBidi" w:hAnsiTheme="majorBidi" w:cstheme="majorBidi" w:hint="cs"/>
          <w:sz w:val="32"/>
          <w:szCs w:val="32"/>
          <w:cs/>
        </w:rPr>
        <w:tab/>
      </w:r>
      <w:r w:rsidR="001A6120">
        <w:rPr>
          <w:rFonts w:asciiTheme="majorBidi" w:hAnsiTheme="majorBidi" w:cstheme="majorBidi"/>
          <w:sz w:val="32"/>
          <w:szCs w:val="32"/>
        </w:rPr>
        <w:t>1</w:t>
      </w:r>
      <w:r w:rsidR="001A6120">
        <w:rPr>
          <w:rFonts w:asciiTheme="majorBidi" w:hAnsiTheme="majorBidi" w:cstheme="majorBidi"/>
          <w:sz w:val="32"/>
          <w:szCs w:val="32"/>
        </w:rPr>
        <w:tab/>
      </w:r>
      <w:r w:rsidR="001A6120"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1A6120" w:rsidRDefault="001A6120" w:rsidP="001A6120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อบ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เปิ้ล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1A6120" w:rsidRDefault="001A6120" w:rsidP="001A6120">
      <w:pPr>
        <w:pStyle w:val="a3"/>
        <w:numPr>
          <w:ilvl w:val="0"/>
          <w:numId w:val="15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1A6120" w:rsidRDefault="002C3759" w:rsidP="001A6120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สูตรนี้ใช้บำรุงรากผม เหมาะสมหรับคนที่ใช้</w:t>
      </w:r>
      <w:r w:rsidR="00E550F1">
        <w:rPr>
          <w:rFonts w:asciiTheme="majorBidi" w:hAnsiTheme="majorBidi" w:cstheme="majorBidi" w:hint="cs"/>
          <w:sz w:val="32"/>
          <w:szCs w:val="32"/>
          <w:cs/>
        </w:rPr>
        <w:t>เ</w:t>
      </w:r>
      <w:r>
        <w:rPr>
          <w:rFonts w:asciiTheme="majorBidi" w:hAnsiTheme="majorBidi" w:cstheme="majorBidi" w:hint="cs"/>
          <w:sz w:val="32"/>
          <w:szCs w:val="32"/>
          <w:cs/>
        </w:rPr>
        <w:t>คมีบำบัดแล้วผมร่วง</w:t>
      </w:r>
    </w:p>
    <w:p w:rsidR="00E550F1" w:rsidRDefault="00E550F1" w:rsidP="001A6120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1A6120" w:rsidRPr="00E550F1" w:rsidRDefault="00E550F1" w:rsidP="001A6120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แค</w:t>
      </w:r>
      <w:proofErr w:type="spellStart"/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รอท</w:t>
      </w:r>
      <w:proofErr w:type="spellEnd"/>
      <w:r w:rsidR="00B46EA6"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ขึ้นฉ่าย</w:t>
      </w:r>
    </w:p>
    <w:p w:rsidR="00B46EA6" w:rsidRPr="00E550F1" w:rsidRDefault="00B46EA6" w:rsidP="00B46EA6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B46EA6" w:rsidRDefault="00E550F1" w:rsidP="00B46EA6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ค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รอท</w:t>
      </w:r>
      <w:proofErr w:type="spellEnd"/>
      <w:r w:rsidR="00B46EA6">
        <w:rPr>
          <w:rFonts w:asciiTheme="majorBidi" w:hAnsiTheme="majorBidi" w:cstheme="majorBidi" w:hint="cs"/>
          <w:sz w:val="32"/>
          <w:szCs w:val="32"/>
          <w:cs/>
        </w:rPr>
        <w:tab/>
      </w:r>
      <w:r w:rsidR="00B46EA6">
        <w:rPr>
          <w:rFonts w:asciiTheme="majorBidi" w:hAnsiTheme="majorBidi" w:cstheme="majorBidi" w:hint="cs"/>
          <w:sz w:val="32"/>
          <w:szCs w:val="32"/>
          <w:cs/>
        </w:rPr>
        <w:tab/>
      </w:r>
      <w:r w:rsidR="00B46EA6">
        <w:rPr>
          <w:rFonts w:asciiTheme="majorBidi" w:hAnsiTheme="majorBidi" w:cstheme="majorBidi" w:hint="cs"/>
          <w:sz w:val="32"/>
          <w:szCs w:val="32"/>
          <w:cs/>
        </w:rPr>
        <w:tab/>
      </w:r>
      <w:r w:rsidR="00B46EA6">
        <w:rPr>
          <w:rFonts w:asciiTheme="majorBidi" w:hAnsiTheme="majorBidi" w:cstheme="majorBidi" w:hint="cs"/>
          <w:sz w:val="32"/>
          <w:szCs w:val="32"/>
          <w:cs/>
        </w:rPr>
        <w:tab/>
      </w:r>
      <w:r w:rsidR="00B46EA6">
        <w:rPr>
          <w:rFonts w:asciiTheme="majorBidi" w:hAnsiTheme="majorBidi" w:cstheme="majorBidi"/>
          <w:sz w:val="32"/>
          <w:szCs w:val="32"/>
        </w:rPr>
        <w:t>1</w:t>
      </w:r>
      <w:r w:rsidR="00B46EA6"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B46EA6" w:rsidRDefault="00B46EA6" w:rsidP="00B46EA6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ึ้นฉ่ายจี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2C3759">
        <w:rPr>
          <w:rFonts w:asciiTheme="majorBidi" w:hAnsiTheme="majorBidi" w:cstheme="majorBidi"/>
          <w:sz w:val="32"/>
          <w:szCs w:val="32"/>
        </w:rPr>
        <w:t>50</w:t>
      </w:r>
      <w:r w:rsidR="002C3759">
        <w:rPr>
          <w:rFonts w:asciiTheme="majorBidi" w:hAnsiTheme="majorBidi" w:cstheme="majorBidi"/>
          <w:sz w:val="32"/>
          <w:szCs w:val="32"/>
        </w:rPr>
        <w:tab/>
      </w:r>
      <w:r w:rsidR="002C3759"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2C3759" w:rsidRDefault="002C3759" w:rsidP="00B46EA6">
      <w:pPr>
        <w:pStyle w:val="a3"/>
        <w:numPr>
          <w:ilvl w:val="0"/>
          <w:numId w:val="1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อบ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เปิ้ล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2C3759" w:rsidRDefault="002C3759" w:rsidP="002C3759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รักษาโรคโลหิตจาง และความดันโลหิตต่ำ</w:t>
      </w:r>
    </w:p>
    <w:p w:rsidR="002C3759" w:rsidRDefault="002C3759" w:rsidP="002C3759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C3759" w:rsidRPr="00E550F1" w:rsidRDefault="003458F3" w:rsidP="003458F3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หน่อไม้ฝรั่งสดขึ้นฉ่าย</w:t>
      </w:r>
    </w:p>
    <w:p w:rsidR="003458F3" w:rsidRPr="00E550F1" w:rsidRDefault="003458F3" w:rsidP="003458F3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458F3" w:rsidRDefault="003458F3" w:rsidP="003458F3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น่อไม่ฝรั่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3458F3" w:rsidRDefault="003458F3" w:rsidP="003458F3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ึ้นฉ่ายจี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-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3458F3" w:rsidRDefault="003458F3" w:rsidP="003458F3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อบ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เปิ้ล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3458F3" w:rsidRDefault="003458F3" w:rsidP="003458F3">
      <w:pPr>
        <w:pStyle w:val="a3"/>
        <w:numPr>
          <w:ilvl w:val="0"/>
          <w:numId w:val="1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3458F3" w:rsidRDefault="003458F3" w:rsidP="003458F3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ทำให้กระปรี้กระเปร่า ช่วยบำรุงหัวใจ วิตามิน บี</w:t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 บี</w:t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 สูง</w:t>
      </w:r>
    </w:p>
    <w:p w:rsidR="003458F3" w:rsidRDefault="003458F3" w:rsidP="003458F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E550F1" w:rsidRDefault="00E550F1" w:rsidP="003458F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E550F1" w:rsidRDefault="00E550F1" w:rsidP="003458F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E550F1" w:rsidRDefault="00E550F1" w:rsidP="003458F3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E550F1" w:rsidRDefault="00E550F1" w:rsidP="003458F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458F3" w:rsidRPr="00E550F1" w:rsidRDefault="003458F3" w:rsidP="003458F3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ผักรวม</w:t>
      </w:r>
    </w:p>
    <w:p w:rsidR="003458F3" w:rsidRPr="00E550F1" w:rsidRDefault="003458F3" w:rsidP="003458F3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458F3" w:rsidRDefault="003458F3" w:rsidP="003458F3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ใหญ่</w:t>
      </w:r>
    </w:p>
    <w:p w:rsidR="003458F3" w:rsidRDefault="003458F3" w:rsidP="003458F3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ึ้นฉ่ายจี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 xml:space="preserve">½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ขีด</w:t>
      </w:r>
    </w:p>
    <w:p w:rsidR="003458F3" w:rsidRDefault="003458F3" w:rsidP="003458F3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3458F3" w:rsidRDefault="003458F3" w:rsidP="003458F3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อบ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เปิ้ล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>ขนาดเล็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3458F3" w:rsidRDefault="003458F3" w:rsidP="003458F3">
      <w:pPr>
        <w:pStyle w:val="a3"/>
        <w:numPr>
          <w:ilvl w:val="0"/>
          <w:numId w:val="1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าดฮ่องเต้ต้นเล็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3458F3" w:rsidRDefault="003458F3" w:rsidP="003458F3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บำรุงตับ เพิ่มพลังงาน คลายความอ่อนเพลีย เหมาะสำหรับผู้ที่มีก้อนที่ตับ</w:t>
      </w:r>
    </w:p>
    <w:p w:rsidR="003458F3" w:rsidRDefault="003458F3" w:rsidP="003458F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458F3" w:rsidRDefault="003458F3" w:rsidP="003458F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458F3" w:rsidRPr="00E550F1" w:rsidRDefault="003458F3" w:rsidP="003458F3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ฝรั่งขึ้นฉ่าย</w:t>
      </w:r>
    </w:p>
    <w:p w:rsidR="003458F3" w:rsidRPr="00E550F1" w:rsidRDefault="003458F3" w:rsidP="003458F3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458F3" w:rsidRDefault="003458F3" w:rsidP="003458F3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ฝรั่งผลโต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3458F3" w:rsidRDefault="003458F3" w:rsidP="003458F3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 xml:space="preserve">½ 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3458F3" w:rsidRDefault="003458F3" w:rsidP="003458F3">
      <w:pPr>
        <w:pStyle w:val="a3"/>
        <w:numPr>
          <w:ilvl w:val="0"/>
          <w:numId w:val="1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ึ้นฉ่ายจี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3458F3" w:rsidRDefault="003458F3" w:rsidP="003458F3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ลดความดันโลหิตและอาการบวมน้ำ</w:t>
      </w:r>
    </w:p>
    <w:p w:rsidR="003458F3" w:rsidRDefault="003458F3" w:rsidP="003458F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458F3" w:rsidRPr="00E550F1" w:rsidRDefault="003458F3" w:rsidP="003458F3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ฝรั่งมะระขี้นก</w:t>
      </w:r>
    </w:p>
    <w:p w:rsidR="003458F3" w:rsidRPr="00E550F1" w:rsidRDefault="003458F3" w:rsidP="003458F3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458F3" w:rsidRDefault="003458F3" w:rsidP="003458F3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ฝรั่งดิบผลใหญ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3458F3" w:rsidRDefault="003458F3" w:rsidP="003458F3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ะขี้นกล้างสะอาด เอาเมล็ดอ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ใหญ่</w:t>
      </w:r>
    </w:p>
    <w:p w:rsidR="003458F3" w:rsidRDefault="003458F3" w:rsidP="003458F3">
      <w:pPr>
        <w:pStyle w:val="a3"/>
        <w:numPr>
          <w:ilvl w:val="0"/>
          <w:numId w:val="2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3458F3" w:rsidRDefault="003458F3" w:rsidP="003458F3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พิ่มภูมิต้านทาน</w:t>
      </w:r>
    </w:p>
    <w:p w:rsidR="003458F3" w:rsidRDefault="003458F3" w:rsidP="003458F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550F1" w:rsidRDefault="00E550F1" w:rsidP="003458F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550F1" w:rsidRDefault="00E550F1" w:rsidP="003458F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550F1" w:rsidRDefault="00E550F1" w:rsidP="003458F3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458F3" w:rsidRPr="00E550F1" w:rsidRDefault="003458F3" w:rsidP="003458F3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ส้มเขียวหวานกะหล่ำปลี</w:t>
      </w:r>
    </w:p>
    <w:p w:rsidR="003458F3" w:rsidRPr="00E550F1" w:rsidRDefault="003458F3" w:rsidP="003458F3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458F3" w:rsidRDefault="00C613BF" w:rsidP="003458F3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ส้มเขียวหวา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C613BF" w:rsidRDefault="00C613BF" w:rsidP="003458F3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ค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รอต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C613BF" w:rsidRDefault="00C613BF" w:rsidP="003458F3">
      <w:pPr>
        <w:pStyle w:val="a3"/>
        <w:numPr>
          <w:ilvl w:val="0"/>
          <w:numId w:val="2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หล่ำปล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C613BF" w:rsidRDefault="00C613BF" w:rsidP="00C613BF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พิ่มภูมิต้านทาน เหมาะสำหรับป้องกันไข้หวัด</w:t>
      </w:r>
    </w:p>
    <w:p w:rsidR="00C613BF" w:rsidRDefault="00C613BF" w:rsidP="00C613BF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C613BF" w:rsidRDefault="00C613BF" w:rsidP="00C613BF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C613BF" w:rsidRPr="00E550F1" w:rsidRDefault="00C613BF" w:rsidP="00C613BF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ส้มเขียวหวานผสม</w:t>
      </w:r>
    </w:p>
    <w:p w:rsidR="00C613BF" w:rsidRPr="00E550F1" w:rsidRDefault="00C613BF" w:rsidP="00C613BF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613BF" w:rsidRDefault="00C613BF" w:rsidP="00C613B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ส้มเขียวหวา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C613BF" w:rsidRDefault="00C613BF" w:rsidP="00C613B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อบ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เปิ้ล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C613BF" w:rsidRDefault="00C613BF" w:rsidP="00C613B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าดห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่อ</w:t>
      </w:r>
    </w:p>
    <w:p w:rsidR="00C613BF" w:rsidRDefault="00C613BF" w:rsidP="00C613B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กะหล่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C613BF" w:rsidRPr="00C613BF" w:rsidRDefault="00C613BF" w:rsidP="00C613BF">
      <w:pPr>
        <w:pStyle w:val="a3"/>
        <w:numPr>
          <w:ilvl w:val="0"/>
          <w:numId w:val="22"/>
        </w:numPr>
        <w:spacing w:after="0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ผึ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613BF" w:rsidRDefault="00C613BF" w:rsidP="002C3759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ป้องกันหลอดเลือดแข็งตัว อุดมด้วยวิตามินดีและซี</w:t>
      </w:r>
    </w:p>
    <w:p w:rsidR="00C613BF" w:rsidRDefault="00C613BF" w:rsidP="002C3759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C613BF" w:rsidRPr="00E550F1" w:rsidRDefault="00C613BF" w:rsidP="00C613BF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ลูกพรุน</w:t>
      </w:r>
    </w:p>
    <w:p w:rsidR="00C613BF" w:rsidRPr="00E550F1" w:rsidRDefault="00C613BF" w:rsidP="00C613BF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613BF" w:rsidRDefault="00285162" w:rsidP="00C613BF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พรุ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8-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</w:t>
      </w:r>
    </w:p>
    <w:p w:rsidR="00285162" w:rsidRDefault="00285162" w:rsidP="00285162">
      <w:pPr>
        <w:pStyle w:val="a3"/>
        <w:numPr>
          <w:ilvl w:val="0"/>
          <w:numId w:val="2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 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285162" w:rsidRDefault="00285162" w:rsidP="00285162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ช้ระบายท้อง</w:t>
      </w:r>
    </w:p>
    <w:p w:rsidR="00285162" w:rsidRDefault="00285162" w:rsidP="00285162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550F1" w:rsidRDefault="00E550F1" w:rsidP="00285162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550F1" w:rsidRDefault="00E550F1" w:rsidP="00285162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550F1" w:rsidRDefault="00E550F1" w:rsidP="00285162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E550F1" w:rsidRDefault="00E550F1" w:rsidP="00285162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85162" w:rsidRPr="00E550F1" w:rsidRDefault="00285162" w:rsidP="00285162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ใบบัวบก</w:t>
      </w:r>
    </w:p>
    <w:p w:rsidR="00285162" w:rsidRPr="00E550F1" w:rsidRDefault="00285162" w:rsidP="00285162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285162" w:rsidRDefault="00285162" w:rsidP="00285162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บัวบ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285162" w:rsidRDefault="00285162" w:rsidP="00285162">
      <w:pPr>
        <w:pStyle w:val="a3"/>
        <w:numPr>
          <w:ilvl w:val="0"/>
          <w:numId w:val="24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ุกหรือน้ำอ้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285162" w:rsidRDefault="00285162" w:rsidP="00285162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บัวบกแก้ร้อนใน เหมาะสำหรับตอนฉายแสงหรือให้เคมีบำบัด</w:t>
      </w:r>
    </w:p>
    <w:p w:rsidR="00285162" w:rsidRDefault="00285162" w:rsidP="00285162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85162" w:rsidRPr="00E550F1" w:rsidRDefault="00285162" w:rsidP="00285162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ว่านกาบหอย</w:t>
      </w:r>
    </w:p>
    <w:p w:rsidR="00285162" w:rsidRPr="00E550F1" w:rsidRDefault="00285162" w:rsidP="00285162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285162" w:rsidRPr="00285162" w:rsidRDefault="00285162" w:rsidP="00285162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285162">
        <w:rPr>
          <w:rFonts w:asciiTheme="majorBidi" w:hAnsiTheme="majorBidi" w:cstheme="majorBidi" w:hint="cs"/>
          <w:sz w:val="32"/>
          <w:szCs w:val="32"/>
          <w:cs/>
        </w:rPr>
        <w:t>ใบว่านกาบหอยสดๆ</w:t>
      </w:r>
      <w:r w:rsidRPr="00285162">
        <w:rPr>
          <w:rFonts w:asciiTheme="majorBidi" w:hAnsiTheme="majorBidi" w:cstheme="majorBidi" w:hint="cs"/>
          <w:sz w:val="32"/>
          <w:szCs w:val="32"/>
          <w:cs/>
        </w:rPr>
        <w:tab/>
      </w:r>
      <w:r w:rsidRPr="00285162">
        <w:rPr>
          <w:rFonts w:asciiTheme="majorBidi" w:hAnsiTheme="majorBidi" w:cstheme="majorBidi" w:hint="cs"/>
          <w:sz w:val="32"/>
          <w:szCs w:val="32"/>
          <w:cs/>
        </w:rPr>
        <w:tab/>
      </w:r>
      <w:r w:rsidRPr="00285162">
        <w:rPr>
          <w:rFonts w:asciiTheme="majorBidi" w:hAnsiTheme="majorBidi" w:cstheme="majorBidi" w:hint="cs"/>
          <w:sz w:val="32"/>
          <w:szCs w:val="32"/>
          <w:cs/>
        </w:rPr>
        <w:tab/>
      </w:r>
      <w:r w:rsidRPr="00285162">
        <w:rPr>
          <w:rFonts w:asciiTheme="majorBidi" w:hAnsiTheme="majorBidi" w:cstheme="majorBidi"/>
          <w:sz w:val="32"/>
          <w:szCs w:val="32"/>
        </w:rPr>
        <w:t>5-10</w:t>
      </w:r>
      <w:r w:rsidRPr="00285162">
        <w:rPr>
          <w:rFonts w:asciiTheme="majorBidi" w:hAnsiTheme="majorBidi" w:cstheme="majorBidi"/>
          <w:sz w:val="32"/>
          <w:szCs w:val="32"/>
        </w:rPr>
        <w:tab/>
      </w:r>
      <w:r w:rsidRPr="00285162"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285162" w:rsidRPr="00285162" w:rsidRDefault="00285162" w:rsidP="00285162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285162">
        <w:rPr>
          <w:rFonts w:asciiTheme="majorBidi" w:hAnsiTheme="majorBidi" w:cstheme="majorBidi" w:hint="cs"/>
          <w:sz w:val="32"/>
          <w:szCs w:val="32"/>
          <w:cs/>
        </w:rPr>
        <w:t>น้ำ</w:t>
      </w:r>
      <w:r w:rsidRPr="00285162">
        <w:rPr>
          <w:rFonts w:asciiTheme="majorBidi" w:hAnsiTheme="majorBidi" w:cstheme="majorBidi" w:hint="cs"/>
          <w:sz w:val="32"/>
          <w:szCs w:val="32"/>
          <w:cs/>
        </w:rPr>
        <w:tab/>
      </w:r>
      <w:r w:rsidRPr="00285162">
        <w:rPr>
          <w:rFonts w:asciiTheme="majorBidi" w:hAnsiTheme="majorBidi" w:cstheme="majorBidi" w:hint="cs"/>
          <w:sz w:val="32"/>
          <w:szCs w:val="32"/>
          <w:cs/>
        </w:rPr>
        <w:tab/>
      </w:r>
      <w:r w:rsidRPr="00285162">
        <w:rPr>
          <w:rFonts w:asciiTheme="majorBidi" w:hAnsiTheme="majorBidi" w:cstheme="majorBidi" w:hint="cs"/>
          <w:sz w:val="32"/>
          <w:szCs w:val="32"/>
          <w:cs/>
        </w:rPr>
        <w:tab/>
      </w:r>
      <w:r w:rsidRPr="00285162">
        <w:rPr>
          <w:rFonts w:asciiTheme="majorBidi" w:hAnsiTheme="majorBidi" w:cstheme="majorBidi" w:hint="cs"/>
          <w:sz w:val="32"/>
          <w:szCs w:val="32"/>
          <w:cs/>
        </w:rPr>
        <w:tab/>
      </w:r>
      <w:r w:rsidRPr="00285162">
        <w:rPr>
          <w:rFonts w:asciiTheme="majorBidi" w:hAnsiTheme="majorBidi" w:cstheme="majorBidi" w:hint="cs"/>
          <w:sz w:val="32"/>
          <w:szCs w:val="32"/>
          <w:cs/>
        </w:rPr>
        <w:tab/>
      </w:r>
      <w:r w:rsidRPr="00285162">
        <w:rPr>
          <w:rFonts w:asciiTheme="majorBidi" w:hAnsiTheme="majorBidi" w:cstheme="majorBidi"/>
          <w:sz w:val="32"/>
          <w:szCs w:val="32"/>
        </w:rPr>
        <w:t>2</w:t>
      </w:r>
      <w:r w:rsidRPr="00285162">
        <w:rPr>
          <w:rFonts w:asciiTheme="majorBidi" w:hAnsiTheme="majorBidi" w:cstheme="majorBidi"/>
          <w:sz w:val="32"/>
          <w:szCs w:val="32"/>
        </w:rPr>
        <w:tab/>
      </w:r>
      <w:r w:rsidRPr="00285162"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285162" w:rsidRDefault="00285162" w:rsidP="00285162">
      <w:pPr>
        <w:pStyle w:val="a3"/>
        <w:numPr>
          <w:ilvl w:val="0"/>
          <w:numId w:val="2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285162">
        <w:rPr>
          <w:rFonts w:asciiTheme="majorBidi" w:hAnsiTheme="majorBidi" w:cstheme="majorBidi" w:hint="cs"/>
          <w:sz w:val="32"/>
          <w:szCs w:val="32"/>
          <w:cs/>
        </w:rPr>
        <w:t>น้ำอ้อย</w:t>
      </w:r>
    </w:p>
    <w:p w:rsidR="00285162" w:rsidRDefault="00285162" w:rsidP="00285162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ช้ลดอาการกระหายน้ำ และแก้อาการร้อนใน</w:t>
      </w:r>
    </w:p>
    <w:p w:rsidR="00E550F1" w:rsidRDefault="00E550F1" w:rsidP="00285162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85162" w:rsidRPr="00E550F1" w:rsidRDefault="00285162" w:rsidP="00285162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ชาตะไคร้</w:t>
      </w:r>
    </w:p>
    <w:p w:rsidR="00285162" w:rsidRPr="00E550F1" w:rsidRDefault="00285162" w:rsidP="00285162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285162" w:rsidRDefault="00285162" w:rsidP="00285162">
      <w:pPr>
        <w:pStyle w:val="a3"/>
        <w:numPr>
          <w:ilvl w:val="0"/>
          <w:numId w:val="2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 ล้างสะอาดทุบพอแห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ิ้น</w:t>
      </w:r>
    </w:p>
    <w:p w:rsidR="00285162" w:rsidRDefault="00285162" w:rsidP="00285162">
      <w:pPr>
        <w:pStyle w:val="a3"/>
        <w:numPr>
          <w:ilvl w:val="0"/>
          <w:numId w:val="2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5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ซีซี</w:t>
      </w:r>
    </w:p>
    <w:p w:rsidR="00285162" w:rsidRDefault="00285162" w:rsidP="00285162">
      <w:pPr>
        <w:pStyle w:val="a3"/>
        <w:numPr>
          <w:ilvl w:val="0"/>
          <w:numId w:val="26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เตยห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285162" w:rsidRDefault="00285162" w:rsidP="00285162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ช้แก้ท้องอืดท้องเฟ้อ แน่นจุกเสียด ขับปัสสาวะ</w:t>
      </w:r>
    </w:p>
    <w:p w:rsidR="00285162" w:rsidRDefault="00285162" w:rsidP="00285162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85162" w:rsidRPr="00E550F1" w:rsidRDefault="007F5A59" w:rsidP="007F5A59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ชาเขียวมรกต</w:t>
      </w:r>
    </w:p>
    <w:p w:rsidR="007F5A59" w:rsidRPr="00E550F1" w:rsidRDefault="007F5A59" w:rsidP="007F5A59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F5A59" w:rsidRDefault="007F5A59" w:rsidP="007F5A59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ปลือกแตงโ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ิโลกรัม</w:t>
      </w:r>
    </w:p>
    <w:p w:rsidR="007F5A59" w:rsidRDefault="007F5A59" w:rsidP="007F5A59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ชาเขียว (ญี่ปุ่น)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รัม</w:t>
      </w:r>
    </w:p>
    <w:p w:rsidR="007F5A59" w:rsidRDefault="007F5A59" w:rsidP="007F5A59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สะระแห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7F5A59" w:rsidRDefault="007F5A59" w:rsidP="007F5A59">
      <w:pPr>
        <w:pStyle w:val="a3"/>
        <w:numPr>
          <w:ilvl w:val="0"/>
          <w:numId w:val="27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5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7F5A59" w:rsidRDefault="007F5A59" w:rsidP="007F5A59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ขับร้อน แก้กระหายน้ำ เหมาะสำรับผู้สูงวัยในฤดูร้อน</w:t>
      </w:r>
    </w:p>
    <w:p w:rsidR="007F5A59" w:rsidRDefault="007F5A59" w:rsidP="007F5A59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7F5A59" w:rsidRPr="00E550F1" w:rsidRDefault="00B57408" w:rsidP="00B57408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ชาดอกคำฝอย</w:t>
      </w:r>
    </w:p>
    <w:p w:rsidR="00B57408" w:rsidRPr="00E550F1" w:rsidRDefault="00B57408" w:rsidP="00B57408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B57408" w:rsidRDefault="00B57408" w:rsidP="00B57408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คำ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B57408" w:rsidRDefault="00B57408" w:rsidP="00B57408">
      <w:pPr>
        <w:pStyle w:val="a3"/>
        <w:numPr>
          <w:ilvl w:val="0"/>
          <w:numId w:val="2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ดือดจั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แก้ว</w:t>
      </w:r>
    </w:p>
    <w:p w:rsidR="00B57408" w:rsidRDefault="00B57408" w:rsidP="00B57408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ช้ลดไขมันในเลือด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ขับเหงื่อ</w:t>
      </w:r>
    </w:p>
    <w:p w:rsidR="00B57408" w:rsidRDefault="00B57408" w:rsidP="00B57408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B57408" w:rsidRPr="00E550F1" w:rsidRDefault="00B57408" w:rsidP="00B57408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ชามะตูม</w:t>
      </w:r>
    </w:p>
    <w:p w:rsidR="00B57408" w:rsidRPr="00E550F1" w:rsidRDefault="00B57408" w:rsidP="00B57408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B57408" w:rsidRDefault="00B57408" w:rsidP="00B57408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ตูมแห้งคัวให้ห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5-2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แว่น</w:t>
      </w:r>
    </w:p>
    <w:p w:rsidR="00B57408" w:rsidRDefault="00B57408" w:rsidP="00B57408">
      <w:pPr>
        <w:pStyle w:val="a3"/>
        <w:numPr>
          <w:ilvl w:val="0"/>
          <w:numId w:val="2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 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ิตร</w:t>
      </w:r>
    </w:p>
    <w:p w:rsidR="00B57408" w:rsidRDefault="00B57408" w:rsidP="00B57408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ช้แก้ท้องเสีย</w:t>
      </w:r>
    </w:p>
    <w:p w:rsidR="00B57408" w:rsidRDefault="00B57408" w:rsidP="00B57408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B57408" w:rsidRPr="00E550F1" w:rsidRDefault="002B7BFA" w:rsidP="002B7BFA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ชาลำไยแห้ง</w:t>
      </w:r>
    </w:p>
    <w:p w:rsidR="002B7BFA" w:rsidRPr="00E550F1" w:rsidRDefault="002B7BFA" w:rsidP="002B7BFA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2B7BFA" w:rsidRDefault="002B7BFA" w:rsidP="002B7BFA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ลำไย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2B7BFA" w:rsidRDefault="002B7BFA" w:rsidP="002B7BFA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ิงแก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2B7BFA" w:rsidRDefault="002B7BFA" w:rsidP="002B7BFA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ุทราจีน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</w:t>
      </w:r>
    </w:p>
    <w:p w:rsidR="002B7BFA" w:rsidRDefault="002B7BFA" w:rsidP="002B7BFA">
      <w:pPr>
        <w:pStyle w:val="a3"/>
        <w:numPr>
          <w:ilvl w:val="0"/>
          <w:numId w:val="3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2B7BFA" w:rsidRDefault="002B7BFA" w:rsidP="002B7BFA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บำบัดอาการเวียนศีรษะ บวมน้ำ สำหรับสตรีหลังคลอด</w:t>
      </w:r>
    </w:p>
    <w:p w:rsidR="002B7BFA" w:rsidRDefault="002B7BFA" w:rsidP="002B7BFA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2B7BFA" w:rsidRPr="00E550F1" w:rsidRDefault="00D7289B" w:rsidP="00D7289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ชาเห็ดหอม</w:t>
      </w:r>
    </w:p>
    <w:p w:rsidR="00D7289B" w:rsidRPr="00E550F1" w:rsidRDefault="00D7289B" w:rsidP="00D7289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7289B" w:rsidRDefault="00D7289B" w:rsidP="00D7289B">
      <w:pPr>
        <w:pStyle w:val="a3"/>
        <w:numPr>
          <w:ilvl w:val="0"/>
          <w:numId w:val="3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ห็ดห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ดอก</w:t>
      </w:r>
    </w:p>
    <w:p w:rsidR="00D7289B" w:rsidRDefault="00D7289B" w:rsidP="00D7289B">
      <w:pPr>
        <w:pStyle w:val="a3"/>
        <w:numPr>
          <w:ilvl w:val="0"/>
          <w:numId w:val="3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D7289B" w:rsidRDefault="00D7289B" w:rsidP="00D7289B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ห็ดหอมมีสารต้านมะเร็งและเสริมภูมิต้านทาน</w:t>
      </w:r>
    </w:p>
    <w:p w:rsidR="00D7289B" w:rsidRDefault="00D7289B" w:rsidP="00D7289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D7289B" w:rsidRPr="00E550F1" w:rsidRDefault="00D7289B" w:rsidP="00D7289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ชารากบัวหลวง</w:t>
      </w:r>
    </w:p>
    <w:p w:rsidR="00D7289B" w:rsidRPr="00E550F1" w:rsidRDefault="00D7289B" w:rsidP="00D7289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7289B" w:rsidRDefault="00D7289B" w:rsidP="00D7289B">
      <w:pPr>
        <w:pStyle w:val="a3"/>
        <w:numPr>
          <w:ilvl w:val="0"/>
          <w:numId w:val="3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บัว</w:t>
      </w:r>
    </w:p>
    <w:p w:rsidR="00D7289B" w:rsidRDefault="00D7289B" w:rsidP="00D7289B">
      <w:pPr>
        <w:pStyle w:val="a3"/>
        <w:numPr>
          <w:ilvl w:val="0"/>
          <w:numId w:val="3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ล้วยหอมดิบ</w:t>
      </w:r>
    </w:p>
    <w:p w:rsidR="00D7289B" w:rsidRDefault="00D7289B" w:rsidP="00D7289B">
      <w:pPr>
        <w:pStyle w:val="a3"/>
        <w:numPr>
          <w:ilvl w:val="0"/>
          <w:numId w:val="3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ห้วกระดาน</w:t>
      </w:r>
    </w:p>
    <w:p w:rsidR="00D7289B" w:rsidRDefault="00D7289B" w:rsidP="00D7289B">
      <w:pPr>
        <w:pStyle w:val="a3"/>
        <w:numPr>
          <w:ilvl w:val="0"/>
          <w:numId w:val="32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เก๊กฮวย</w:t>
      </w:r>
    </w:p>
    <w:p w:rsidR="00D7289B" w:rsidRDefault="00D7289B" w:rsidP="00D7289B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ช้แก้ร้อนในกระหายน้ำ แก้อาการไอขับเสมหะ ลดอาการอ่อนเพลีย</w:t>
      </w:r>
    </w:p>
    <w:p w:rsidR="00D7289B" w:rsidRDefault="00D7289B" w:rsidP="00D7289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D7289B" w:rsidRPr="00E550F1" w:rsidRDefault="00D7289B" w:rsidP="00D7289B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ชาใบฝรั่ง</w:t>
      </w:r>
    </w:p>
    <w:p w:rsidR="00D7289B" w:rsidRPr="00E550F1" w:rsidRDefault="00D7289B" w:rsidP="00D7289B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E550F1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D7289B" w:rsidRDefault="00D7289B" w:rsidP="00D7289B">
      <w:pPr>
        <w:pStyle w:val="a3"/>
        <w:numPr>
          <w:ilvl w:val="0"/>
          <w:numId w:val="3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ฝรั่งสดปิ้งไฟให้เหลื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-1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D7289B" w:rsidRDefault="00D7289B" w:rsidP="00D7289B">
      <w:pPr>
        <w:pStyle w:val="a3"/>
        <w:numPr>
          <w:ilvl w:val="0"/>
          <w:numId w:val="33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ดือด</w:t>
      </w:r>
    </w:p>
    <w:p w:rsidR="00D7289B" w:rsidRDefault="00D7289B" w:rsidP="00D7289B">
      <w:p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ายเหตุ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ช้แก้อาการท้องเดิน</w:t>
      </w:r>
    </w:p>
    <w:p w:rsidR="00E550F1" w:rsidRDefault="00E550F1" w:rsidP="00D7289B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1543EB" w:rsidRDefault="001543EB" w:rsidP="001A6120">
      <w:pPr>
        <w:spacing w:after="0"/>
        <w:rPr>
          <w:rFonts w:asciiTheme="majorBidi" w:hAnsiTheme="majorBidi" w:cstheme="majorBidi" w:hint="cs"/>
          <w:sz w:val="32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begin"/>
      </w:r>
      <w:r>
        <w:rPr>
          <w:rFonts w:asciiTheme="majorBidi" w:hAnsiTheme="majorBidi" w:cstheme="majorBidi"/>
          <w:sz w:val="32"/>
          <w:szCs w:val="32"/>
        </w:rPr>
        <w:instrText xml:space="preserve"> ADDIN EN.CITE &lt;EndNote&gt;&lt;Cite&gt;&lt;Author&gt;</w:instrText>
      </w:r>
      <w:r>
        <w:rPr>
          <w:rFonts w:asciiTheme="majorBidi" w:hAnsiTheme="majorBidi" w:cstheme="majorBidi"/>
          <w:sz w:val="32"/>
          <w:szCs w:val="32"/>
          <w:cs/>
        </w:rPr>
        <w:instrText>จิรพรรณ มัธยมจันทร์</w:instrText>
      </w:r>
      <w:r>
        <w:rPr>
          <w:rFonts w:asciiTheme="majorBidi" w:hAnsiTheme="majorBidi" w:cstheme="majorBidi"/>
          <w:sz w:val="32"/>
          <w:szCs w:val="32"/>
        </w:rPr>
        <w:instrText>&lt;/Author&gt;&lt;Year&gt;2542&lt;/Year&gt;&lt;RecNum&gt;6&lt;/RecNum&gt;&lt;record&gt;&lt;rec-number&gt;6&lt;/rec-number&gt;&lt;foreign-keys&gt;&lt;key app="EN" db-id="aespp99rux9w5vesdfp50xfp0a20za5fwerd"&gt;6&lt;/key&gt;&lt;/foreign-keys&gt;&lt;ref-type name="Book"&gt;6&lt;/ref-type&gt;&lt;contributors&gt;&lt;authors&gt;&lt;autho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จิรพรรณ มัธยมจันทร์</w:instrText>
      </w:r>
      <w:r>
        <w:rPr>
          <w:rFonts w:asciiTheme="majorBidi" w:hAnsiTheme="majorBidi" w:cstheme="majorBidi"/>
          <w:sz w:val="32"/>
          <w:szCs w:val="32"/>
        </w:rPr>
        <w:instrText>,&lt;/style&gt;&lt;/author&gt;&lt;/authors&gt;&lt;secondary-authors&gt;&lt;autho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ลลิตา ธีระสิริ</w:instrText>
      </w:r>
      <w:r>
        <w:rPr>
          <w:rFonts w:asciiTheme="majorBidi" w:hAnsiTheme="majorBidi" w:cstheme="majorBidi"/>
          <w:sz w:val="32"/>
          <w:szCs w:val="32"/>
        </w:rPr>
        <w:instrText>,&lt;/style&gt;&lt;/author&gt;&lt;/secondary-authors&gt;&lt;/contributors&gt;&lt;titles&gt;&lt;title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 xml:space="preserve">อร่อยกับ </w:instrText>
      </w:r>
      <w:r>
        <w:rPr>
          <w:rFonts w:asciiTheme="majorBidi" w:hAnsiTheme="majorBidi" w:cstheme="majorBidi"/>
          <w:sz w:val="32"/>
          <w:szCs w:val="32"/>
        </w:rPr>
        <w:instrText xml:space="preserve">200 </w:instrText>
      </w:r>
      <w:r>
        <w:rPr>
          <w:rFonts w:asciiTheme="majorBidi" w:hAnsiTheme="majorBidi" w:cstheme="majorBidi"/>
          <w:sz w:val="32"/>
          <w:szCs w:val="32"/>
          <w:cs/>
        </w:rPr>
        <w:instrText>จาน อาหารต้านมะเร็ง</w:instrText>
      </w:r>
      <w:r>
        <w:rPr>
          <w:rFonts w:asciiTheme="majorBidi" w:hAnsiTheme="majorBidi" w:cstheme="majorBidi"/>
          <w:sz w:val="32"/>
          <w:szCs w:val="32"/>
        </w:rPr>
        <w:instrText>&lt;/style&gt;&lt;/title&gt;&lt;/titles&gt;&lt;dates&gt;&lt;year&gt;2542&lt;/year&gt;&lt;/dates&gt;&lt;pub-location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กรุงเทพฯ</w:instrText>
      </w:r>
      <w:r>
        <w:rPr>
          <w:rFonts w:asciiTheme="majorBidi" w:hAnsiTheme="majorBidi" w:cstheme="majorBidi"/>
          <w:sz w:val="32"/>
          <w:szCs w:val="32"/>
        </w:rPr>
        <w:instrText>&lt;/style&gt;&lt;/pub-location&gt;&lt;publishe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รวมทรรศน์</w:instrText>
      </w:r>
      <w:r>
        <w:rPr>
          <w:rFonts w:asciiTheme="majorBidi" w:hAnsiTheme="majorBidi" w:cstheme="majorBidi"/>
          <w:sz w:val="32"/>
          <w:szCs w:val="32"/>
        </w:rPr>
        <w:instrText>&lt;/style&gt;&lt;/publisher&gt;&lt;urls&gt;&lt;/urls&gt;&lt;/record&gt;&lt;/Cite&gt;&lt;/EndNote&gt;</w:instrText>
      </w:r>
      <w:r>
        <w:rPr>
          <w:rFonts w:asciiTheme="majorBidi" w:hAnsiTheme="majorBidi" w:cstheme="majorBidi"/>
          <w:sz w:val="32"/>
          <w:szCs w:val="32"/>
          <w:cs/>
        </w:rPr>
        <w:fldChar w:fldCharType="separate"/>
      </w:r>
      <w:r>
        <w:rPr>
          <w:rFonts w:asciiTheme="majorBidi" w:hAnsiTheme="majorBidi" w:cstheme="majorBidi"/>
          <w:sz w:val="32"/>
          <w:szCs w:val="32"/>
          <w:cs/>
        </w:rPr>
        <w:t>(จิรพรรณ มัธยมจันทร์ 2542)</w:t>
      </w:r>
      <w:r>
        <w:rPr>
          <w:rFonts w:asciiTheme="majorBidi" w:hAnsiTheme="majorBidi" w:cstheme="majorBidi"/>
          <w:sz w:val="32"/>
          <w:szCs w:val="32"/>
          <w:cs/>
        </w:rPr>
        <w:fldChar w:fldCharType="end"/>
      </w:r>
    </w:p>
    <w:p w:rsidR="001543EB" w:rsidRPr="001543EB" w:rsidRDefault="001543EB" w:rsidP="001543EB">
      <w:pPr>
        <w:spacing w:after="0" w:line="240" w:lineRule="auto"/>
        <w:ind w:left="720" w:hanging="720"/>
        <w:rPr>
          <w:rFonts w:ascii="Calibri" w:hAnsi="Calibri" w:cs="Calibri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begin"/>
      </w:r>
      <w:r>
        <w:rPr>
          <w:rFonts w:asciiTheme="majorBidi" w:hAnsiTheme="majorBidi" w:cstheme="majorBidi"/>
          <w:sz w:val="32"/>
          <w:szCs w:val="32"/>
        </w:rPr>
        <w:instrText xml:space="preserve"> ADDIN EN.REFLIST </w:instrText>
      </w:r>
      <w:r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1543EB">
        <w:rPr>
          <w:rFonts w:ascii="Calibri" w:hAnsi="Calibri" w:cs="Angsana New"/>
          <w:szCs w:val="32"/>
          <w:cs/>
        </w:rPr>
        <w:t>จิ</w:t>
      </w:r>
      <w:proofErr w:type="spellStart"/>
      <w:r w:rsidRPr="001543EB">
        <w:rPr>
          <w:rFonts w:ascii="Calibri" w:hAnsi="Calibri" w:cs="Angsana New"/>
          <w:szCs w:val="32"/>
          <w:cs/>
        </w:rPr>
        <w:t>รพร</w:t>
      </w:r>
      <w:proofErr w:type="spellEnd"/>
      <w:r w:rsidRPr="001543EB">
        <w:rPr>
          <w:rFonts w:ascii="Calibri" w:hAnsi="Calibri" w:cs="Angsana New"/>
          <w:szCs w:val="32"/>
          <w:cs/>
        </w:rPr>
        <w:t>รณ มัธยมจันทร์</w:t>
      </w:r>
      <w:r w:rsidRPr="001543EB">
        <w:rPr>
          <w:rFonts w:ascii="Calibri" w:hAnsi="Calibri" w:cs="Calibri"/>
          <w:szCs w:val="32"/>
          <w:cs/>
        </w:rPr>
        <w:t xml:space="preserve">. 2542. </w:t>
      </w:r>
      <w:r w:rsidRPr="001543EB">
        <w:rPr>
          <w:rFonts w:ascii="Calibri" w:hAnsi="Calibri" w:cs="Angsana New"/>
          <w:i/>
          <w:szCs w:val="32"/>
          <w:cs/>
        </w:rPr>
        <w:t xml:space="preserve">อร่อยกับ </w:t>
      </w:r>
      <w:r w:rsidRPr="001543EB">
        <w:rPr>
          <w:rFonts w:ascii="Calibri" w:hAnsi="Calibri" w:cs="Calibri"/>
          <w:i/>
          <w:szCs w:val="32"/>
          <w:cs/>
        </w:rPr>
        <w:t xml:space="preserve">200 </w:t>
      </w:r>
      <w:r w:rsidRPr="001543EB">
        <w:rPr>
          <w:rFonts w:ascii="Calibri" w:hAnsi="Calibri" w:cs="Angsana New"/>
          <w:i/>
          <w:szCs w:val="32"/>
          <w:cs/>
        </w:rPr>
        <w:t>จาน อาหารต้านมะเร็ง</w:t>
      </w:r>
      <w:r w:rsidRPr="001543EB">
        <w:rPr>
          <w:rFonts w:ascii="Calibri" w:hAnsi="Calibri" w:cs="Calibri"/>
          <w:szCs w:val="32"/>
          <w:cs/>
        </w:rPr>
        <w:t xml:space="preserve">. </w:t>
      </w:r>
      <w:r w:rsidRPr="001543EB">
        <w:rPr>
          <w:rFonts w:ascii="Calibri" w:hAnsi="Calibri" w:cs="Calibri"/>
          <w:szCs w:val="32"/>
        </w:rPr>
        <w:t xml:space="preserve">Edited by </w:t>
      </w:r>
      <w:r w:rsidRPr="001543EB">
        <w:rPr>
          <w:rFonts w:ascii="Cordia New" w:hAnsi="Cordia New" w:cs="Cordia New" w:hint="cs"/>
          <w:szCs w:val="32"/>
          <w:cs/>
        </w:rPr>
        <w:t>ลลิตา</w:t>
      </w:r>
      <w:r w:rsidRPr="001543EB">
        <w:rPr>
          <w:rFonts w:ascii="Calibri" w:hAnsi="Calibri" w:cs="Calibri"/>
          <w:szCs w:val="32"/>
          <w:cs/>
        </w:rPr>
        <w:t xml:space="preserve"> </w:t>
      </w:r>
      <w:r w:rsidRPr="001543EB">
        <w:rPr>
          <w:rFonts w:ascii="Cordia New" w:hAnsi="Cordia New" w:cs="Cordia New" w:hint="cs"/>
          <w:szCs w:val="32"/>
          <w:cs/>
        </w:rPr>
        <w:t>ธีระสิริ</w:t>
      </w:r>
      <w:r w:rsidRPr="001543EB">
        <w:rPr>
          <w:rFonts w:ascii="Calibri" w:hAnsi="Calibri" w:cs="Calibri"/>
          <w:szCs w:val="32"/>
          <w:cs/>
        </w:rPr>
        <w:t xml:space="preserve">. </w:t>
      </w:r>
      <w:r w:rsidRPr="001543EB">
        <w:rPr>
          <w:rFonts w:ascii="Cordia New" w:hAnsi="Cordia New" w:cs="Cordia New" w:hint="cs"/>
          <w:szCs w:val="32"/>
          <w:cs/>
        </w:rPr>
        <w:t>กรุงเทพฯ</w:t>
      </w:r>
      <w:r w:rsidRPr="001543EB">
        <w:rPr>
          <w:rFonts w:ascii="Calibri" w:hAnsi="Calibri" w:cs="Calibri"/>
          <w:szCs w:val="32"/>
          <w:cs/>
        </w:rPr>
        <w:t xml:space="preserve">: </w:t>
      </w:r>
      <w:r w:rsidRPr="001543EB">
        <w:rPr>
          <w:rFonts w:ascii="Cordia New" w:hAnsi="Cordia New" w:cs="Cordia New" w:hint="cs"/>
          <w:szCs w:val="32"/>
          <w:cs/>
        </w:rPr>
        <w:t>รวมทรรศน์</w:t>
      </w:r>
      <w:r w:rsidRPr="001543EB">
        <w:rPr>
          <w:rFonts w:ascii="Calibri" w:hAnsi="Calibri" w:cs="Calibri"/>
          <w:szCs w:val="32"/>
          <w:cs/>
        </w:rPr>
        <w:t>.</w:t>
      </w:r>
    </w:p>
    <w:p w:rsidR="001543EB" w:rsidRDefault="001543EB" w:rsidP="001543EB">
      <w:pPr>
        <w:spacing w:after="0" w:line="240" w:lineRule="auto"/>
        <w:ind w:left="720" w:hanging="720"/>
        <w:rPr>
          <w:rFonts w:asciiTheme="majorBidi" w:hAnsiTheme="majorBidi" w:cstheme="majorBidi"/>
          <w:sz w:val="32"/>
          <w:szCs w:val="32"/>
          <w:cs/>
        </w:rPr>
      </w:pPr>
    </w:p>
    <w:p w:rsidR="001A6120" w:rsidRPr="001A6120" w:rsidRDefault="001543EB" w:rsidP="001A6120">
      <w:pPr>
        <w:spacing w:after="0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end"/>
      </w:r>
    </w:p>
    <w:sectPr w:rsidR="001A6120" w:rsidRPr="001A612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rdia New">
    <w:panose1 w:val="020B0304020202020204"/>
    <w:charset w:val="00"/>
    <w:family w:val="swiss"/>
    <w:pitch w:val="variable"/>
    <w:sig w:usb0="0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216D7D"/>
    <w:multiLevelType w:val="hybridMultilevel"/>
    <w:tmpl w:val="42809A1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26F0F0F"/>
    <w:multiLevelType w:val="hybridMultilevel"/>
    <w:tmpl w:val="D646BA0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2A51934"/>
    <w:multiLevelType w:val="hybridMultilevel"/>
    <w:tmpl w:val="1422D9D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062A2420"/>
    <w:multiLevelType w:val="hybridMultilevel"/>
    <w:tmpl w:val="4704EE9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6FA4753"/>
    <w:multiLevelType w:val="hybridMultilevel"/>
    <w:tmpl w:val="1D580B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0A395159"/>
    <w:multiLevelType w:val="hybridMultilevel"/>
    <w:tmpl w:val="FA4848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0B514105"/>
    <w:multiLevelType w:val="hybridMultilevel"/>
    <w:tmpl w:val="4CEEA5E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10B1162E"/>
    <w:multiLevelType w:val="hybridMultilevel"/>
    <w:tmpl w:val="F10615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125E5763"/>
    <w:multiLevelType w:val="hybridMultilevel"/>
    <w:tmpl w:val="6ED6646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141E7A32"/>
    <w:multiLevelType w:val="hybridMultilevel"/>
    <w:tmpl w:val="23A0F6E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1CD71797"/>
    <w:multiLevelType w:val="hybridMultilevel"/>
    <w:tmpl w:val="56A465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51421C9"/>
    <w:multiLevelType w:val="hybridMultilevel"/>
    <w:tmpl w:val="A5ECFC5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254337D4"/>
    <w:multiLevelType w:val="hybridMultilevel"/>
    <w:tmpl w:val="00E806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25F85F64"/>
    <w:multiLevelType w:val="hybridMultilevel"/>
    <w:tmpl w:val="9258A78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314E3D9C"/>
    <w:multiLevelType w:val="hybridMultilevel"/>
    <w:tmpl w:val="979CBC3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3277446C"/>
    <w:multiLevelType w:val="hybridMultilevel"/>
    <w:tmpl w:val="63447B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32BB60AF"/>
    <w:multiLevelType w:val="hybridMultilevel"/>
    <w:tmpl w:val="2A8204D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>
    <w:nsid w:val="38AD04D0"/>
    <w:multiLevelType w:val="hybridMultilevel"/>
    <w:tmpl w:val="8E9464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AF346CC"/>
    <w:multiLevelType w:val="hybridMultilevel"/>
    <w:tmpl w:val="481254D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40B8078A"/>
    <w:multiLevelType w:val="hybridMultilevel"/>
    <w:tmpl w:val="F5C6533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45080C35"/>
    <w:multiLevelType w:val="hybridMultilevel"/>
    <w:tmpl w:val="0950B43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>
    <w:nsid w:val="53937ED7"/>
    <w:multiLevelType w:val="hybridMultilevel"/>
    <w:tmpl w:val="BF9EB07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58836892"/>
    <w:multiLevelType w:val="hybridMultilevel"/>
    <w:tmpl w:val="EBB657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5B8C43E5"/>
    <w:multiLevelType w:val="hybridMultilevel"/>
    <w:tmpl w:val="E8246A1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>
    <w:nsid w:val="5BA508F2"/>
    <w:multiLevelType w:val="hybridMultilevel"/>
    <w:tmpl w:val="A782B2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5EEC4A7D"/>
    <w:multiLevelType w:val="hybridMultilevel"/>
    <w:tmpl w:val="ADE247C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>
    <w:nsid w:val="60072AAA"/>
    <w:multiLevelType w:val="hybridMultilevel"/>
    <w:tmpl w:val="0848ED6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>
    <w:nsid w:val="615B2690"/>
    <w:multiLevelType w:val="hybridMultilevel"/>
    <w:tmpl w:val="31D290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1AA1018"/>
    <w:multiLevelType w:val="hybridMultilevel"/>
    <w:tmpl w:val="4A8C54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>
    <w:nsid w:val="6D09388F"/>
    <w:multiLevelType w:val="hybridMultilevel"/>
    <w:tmpl w:val="217E3EE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6F2C443D"/>
    <w:multiLevelType w:val="hybridMultilevel"/>
    <w:tmpl w:val="4E00EE9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>
    <w:nsid w:val="74605496"/>
    <w:multiLevelType w:val="hybridMultilevel"/>
    <w:tmpl w:val="A9FC989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>
    <w:nsid w:val="7EF24BF6"/>
    <w:multiLevelType w:val="hybridMultilevel"/>
    <w:tmpl w:val="318AD3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3"/>
  </w:num>
  <w:num w:numId="3">
    <w:abstractNumId w:val="26"/>
  </w:num>
  <w:num w:numId="4">
    <w:abstractNumId w:val="32"/>
  </w:num>
  <w:num w:numId="5">
    <w:abstractNumId w:val="4"/>
  </w:num>
  <w:num w:numId="6">
    <w:abstractNumId w:val="25"/>
  </w:num>
  <w:num w:numId="7">
    <w:abstractNumId w:val="18"/>
  </w:num>
  <w:num w:numId="8">
    <w:abstractNumId w:val="28"/>
  </w:num>
  <w:num w:numId="9">
    <w:abstractNumId w:val="10"/>
  </w:num>
  <w:num w:numId="10">
    <w:abstractNumId w:val="27"/>
  </w:num>
  <w:num w:numId="11">
    <w:abstractNumId w:val="7"/>
  </w:num>
  <w:num w:numId="12">
    <w:abstractNumId w:val="24"/>
  </w:num>
  <w:num w:numId="13">
    <w:abstractNumId w:val="17"/>
  </w:num>
  <w:num w:numId="14">
    <w:abstractNumId w:val="15"/>
  </w:num>
  <w:num w:numId="15">
    <w:abstractNumId w:val="30"/>
  </w:num>
  <w:num w:numId="16">
    <w:abstractNumId w:val="19"/>
  </w:num>
  <w:num w:numId="17">
    <w:abstractNumId w:val="21"/>
  </w:num>
  <w:num w:numId="18">
    <w:abstractNumId w:val="11"/>
  </w:num>
  <w:num w:numId="19">
    <w:abstractNumId w:val="1"/>
  </w:num>
  <w:num w:numId="20">
    <w:abstractNumId w:val="12"/>
  </w:num>
  <w:num w:numId="21">
    <w:abstractNumId w:val="5"/>
  </w:num>
  <w:num w:numId="22">
    <w:abstractNumId w:val="8"/>
  </w:num>
  <w:num w:numId="23">
    <w:abstractNumId w:val="20"/>
  </w:num>
  <w:num w:numId="24">
    <w:abstractNumId w:val="22"/>
  </w:num>
  <w:num w:numId="25">
    <w:abstractNumId w:val="2"/>
  </w:num>
  <w:num w:numId="26">
    <w:abstractNumId w:val="6"/>
  </w:num>
  <w:num w:numId="27">
    <w:abstractNumId w:val="13"/>
  </w:num>
  <w:num w:numId="28">
    <w:abstractNumId w:val="0"/>
  </w:num>
  <w:num w:numId="29">
    <w:abstractNumId w:val="9"/>
  </w:num>
  <w:num w:numId="30">
    <w:abstractNumId w:val="23"/>
  </w:num>
  <w:num w:numId="31">
    <w:abstractNumId w:val="29"/>
  </w:num>
  <w:num w:numId="32">
    <w:abstractNumId w:val="31"/>
  </w:num>
  <w:num w:numId="33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อาหารเป็นยา.enl&lt;/item&gt;&lt;/Libraries&gt;&lt;/ENLibraries&gt;"/>
  </w:docVars>
  <w:rsids>
    <w:rsidRoot w:val="00280619"/>
    <w:rsid w:val="000C63BA"/>
    <w:rsid w:val="001159C2"/>
    <w:rsid w:val="001543EB"/>
    <w:rsid w:val="001A6120"/>
    <w:rsid w:val="00280619"/>
    <w:rsid w:val="00285162"/>
    <w:rsid w:val="002B7BFA"/>
    <w:rsid w:val="002C3759"/>
    <w:rsid w:val="00320683"/>
    <w:rsid w:val="003458F3"/>
    <w:rsid w:val="007F5A59"/>
    <w:rsid w:val="00B46EA6"/>
    <w:rsid w:val="00B57408"/>
    <w:rsid w:val="00C37866"/>
    <w:rsid w:val="00C613BF"/>
    <w:rsid w:val="00D7289B"/>
    <w:rsid w:val="00DB44E8"/>
    <w:rsid w:val="00E550F1"/>
    <w:rsid w:val="00E953D2"/>
    <w:rsid w:val="00F450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28061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28061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8</TotalTime>
  <Pages>8</Pages>
  <Words>756</Words>
  <Characters>4311</Characters>
  <Application>Microsoft Office Word</Application>
  <DocSecurity>0</DocSecurity>
  <Lines>35</Lines>
  <Paragraphs>10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50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ngzebub</dc:creator>
  <cp:keywords/>
  <dc:description/>
  <cp:lastModifiedBy>SathianPing</cp:lastModifiedBy>
  <cp:revision>10</cp:revision>
  <dcterms:created xsi:type="dcterms:W3CDTF">2013-06-25T07:13:00Z</dcterms:created>
  <dcterms:modified xsi:type="dcterms:W3CDTF">2013-08-24T15:48:00Z</dcterms:modified>
</cp:coreProperties>
</file>